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C8DA8" w14:textId="77777777" w:rsidR="003E3A7F" w:rsidRPr="00385EC4" w:rsidRDefault="003E3A7F" w:rsidP="003E3A7F">
      <w:pPr>
        <w:pStyle w:val="Heading2"/>
      </w:pPr>
      <w:r>
        <w:t>S1: Meta-narrative principles</w:t>
      </w:r>
    </w:p>
    <w:p w14:paraId="16833E3A" w14:textId="77777777" w:rsidR="003E3A7F" w:rsidRDefault="003E3A7F" w:rsidP="003E3A7F"/>
    <w:tbl>
      <w:tblPr>
        <w:tblStyle w:val="TableGrid"/>
        <w:tblW w:w="10490" w:type="dxa"/>
        <w:tblInd w:w="-714" w:type="dxa"/>
        <w:tblLook w:val="04A0" w:firstRow="1" w:lastRow="0" w:firstColumn="1" w:lastColumn="0" w:noHBand="0" w:noVBand="1"/>
      </w:tblPr>
      <w:tblGrid>
        <w:gridCol w:w="1560"/>
        <w:gridCol w:w="8930"/>
      </w:tblGrid>
      <w:tr w:rsidR="003E3A7F" w14:paraId="20E1CE7F" w14:textId="77777777" w:rsidTr="0038322C">
        <w:tc>
          <w:tcPr>
            <w:tcW w:w="1560" w:type="dxa"/>
          </w:tcPr>
          <w:p w14:paraId="43F6E287" w14:textId="77777777" w:rsidR="003E3A7F" w:rsidRPr="00383D4F" w:rsidRDefault="003E3A7F" w:rsidP="0038322C">
            <w:pPr>
              <w:jc w:val="center"/>
              <w:rPr>
                <w:b/>
                <w:bCs/>
                <w:szCs w:val="20"/>
              </w:rPr>
            </w:pPr>
            <w:r>
              <w:rPr>
                <w:b/>
                <w:bCs/>
                <w:szCs w:val="20"/>
              </w:rPr>
              <w:t>Principle</w:t>
            </w:r>
          </w:p>
        </w:tc>
        <w:tc>
          <w:tcPr>
            <w:tcW w:w="8930" w:type="dxa"/>
          </w:tcPr>
          <w:p w14:paraId="715D3C5E" w14:textId="77777777" w:rsidR="003E3A7F" w:rsidRPr="00756E01" w:rsidRDefault="003E3A7F" w:rsidP="0038322C">
            <w:pPr>
              <w:rPr>
                <w:b/>
                <w:bCs/>
                <w:szCs w:val="20"/>
              </w:rPr>
            </w:pPr>
            <w:r>
              <w:rPr>
                <w:b/>
                <w:bCs/>
                <w:szCs w:val="20"/>
              </w:rPr>
              <w:t>Operationalization</w:t>
            </w:r>
          </w:p>
        </w:tc>
      </w:tr>
      <w:tr w:rsidR="003E3A7F" w14:paraId="1B43E46C" w14:textId="77777777" w:rsidTr="0038322C">
        <w:tc>
          <w:tcPr>
            <w:tcW w:w="1560" w:type="dxa"/>
          </w:tcPr>
          <w:p w14:paraId="11BBAACB" w14:textId="77777777" w:rsidR="003E3A7F" w:rsidRPr="00383D4F" w:rsidRDefault="003E3A7F" w:rsidP="0038322C">
            <w:pPr>
              <w:jc w:val="center"/>
              <w:rPr>
                <w:b/>
                <w:bCs/>
                <w:szCs w:val="20"/>
              </w:rPr>
            </w:pPr>
          </w:p>
          <w:p w14:paraId="6793DA40" w14:textId="77777777" w:rsidR="003E3A7F" w:rsidRPr="00383D4F" w:rsidRDefault="003E3A7F" w:rsidP="0038322C">
            <w:pPr>
              <w:jc w:val="center"/>
              <w:rPr>
                <w:b/>
                <w:bCs/>
                <w:szCs w:val="20"/>
              </w:rPr>
            </w:pPr>
          </w:p>
          <w:p w14:paraId="2E28C568" w14:textId="77777777" w:rsidR="003E3A7F" w:rsidRPr="00383D4F" w:rsidRDefault="003E3A7F" w:rsidP="0038322C">
            <w:pPr>
              <w:jc w:val="center"/>
              <w:rPr>
                <w:b/>
                <w:bCs/>
                <w:szCs w:val="20"/>
              </w:rPr>
            </w:pPr>
          </w:p>
          <w:p w14:paraId="6D29FFCB" w14:textId="77777777" w:rsidR="003E3A7F" w:rsidRPr="00383D4F" w:rsidRDefault="003E3A7F" w:rsidP="0038322C">
            <w:pPr>
              <w:jc w:val="center"/>
              <w:rPr>
                <w:b/>
                <w:bCs/>
                <w:szCs w:val="20"/>
              </w:rPr>
            </w:pPr>
          </w:p>
          <w:p w14:paraId="7F4706DA" w14:textId="77777777" w:rsidR="003E3A7F" w:rsidRPr="00383D4F" w:rsidRDefault="003E3A7F" w:rsidP="0038322C">
            <w:pPr>
              <w:jc w:val="center"/>
              <w:rPr>
                <w:b/>
                <w:bCs/>
                <w:szCs w:val="20"/>
              </w:rPr>
            </w:pPr>
            <w:r w:rsidRPr="00383D4F">
              <w:rPr>
                <w:b/>
                <w:bCs/>
                <w:szCs w:val="20"/>
              </w:rPr>
              <w:t>Pragmatism</w:t>
            </w:r>
          </w:p>
        </w:tc>
        <w:tc>
          <w:tcPr>
            <w:tcW w:w="8930" w:type="dxa"/>
          </w:tcPr>
          <w:p w14:paraId="62DEDFFD" w14:textId="247702B9" w:rsidR="003E3A7F" w:rsidRDefault="003E3A7F" w:rsidP="0038322C">
            <w:pPr>
              <w:rPr>
                <w:szCs w:val="20"/>
              </w:rPr>
            </w:pPr>
            <w:r w:rsidRPr="000612CC">
              <w:rPr>
                <w:szCs w:val="20"/>
              </w:rPr>
              <w:t xml:space="preserve">The review was guided by the authors’ understanding of what would promote sense-making </w:t>
            </w:r>
            <w:r>
              <w:rPr>
                <w:szCs w:val="20"/>
              </w:rPr>
              <w:t>concerning</w:t>
            </w:r>
            <w:r w:rsidRPr="000612CC">
              <w:rPr>
                <w:szCs w:val="20"/>
              </w:rPr>
              <w:t xml:space="preserve"> a CCUS project as well as time constraints. This pragmatic approach resulted in a gradual narrowing of the scope of the literature review from the initial focus on community acceptance and CCUS technologies in general to community acceptance</w:t>
            </w:r>
            <w:r>
              <w:rPr>
                <w:szCs w:val="20"/>
              </w:rPr>
              <w:t xml:space="preserve"> in the context of </w:t>
            </w:r>
            <w:r w:rsidRPr="000612CC">
              <w:rPr>
                <w:szCs w:val="20"/>
              </w:rPr>
              <w:t xml:space="preserve">specific CCUS demonstration sites. The particularities of the research design and aim of CCUS projects also mean that rather than focusing exclusively on the peer-review principle as something that happens before publication, we should aim for this literature review to be the start of an ongoing discussion and “invitation of critical comment from others” </w:t>
            </w:r>
            <w:r>
              <w:rPr>
                <w:szCs w:val="20"/>
              </w:rPr>
              <w:fldChar w:fldCharType="begin"/>
            </w:r>
            <w:r w:rsidR="002117AF">
              <w:rPr>
                <w:szCs w:val="20"/>
              </w:rPr>
              <w:instrText xml:space="preserve"> ADDIN ZOTERO_ITEM CSL_CITATION {"citationID":"Q4L76PJ6","properties":{"formattedCitation":"[1]","plainCitation":"[1]","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schema":"https://github.com/citation-style-language/schema/raw/master/csl-citation.json"} </w:instrText>
            </w:r>
            <w:r>
              <w:rPr>
                <w:szCs w:val="20"/>
              </w:rPr>
              <w:fldChar w:fldCharType="separate"/>
            </w:r>
            <w:r w:rsidR="002117AF" w:rsidRPr="002117AF">
              <w:t>[1]</w:t>
            </w:r>
            <w:r>
              <w:rPr>
                <w:szCs w:val="20"/>
              </w:rPr>
              <w:fldChar w:fldCharType="end"/>
            </w:r>
            <w:r>
              <w:rPr>
                <w:szCs w:val="20"/>
              </w:rPr>
              <w:t xml:space="preserve"> (p.</w:t>
            </w:r>
            <w:r w:rsidRPr="000612CC">
              <w:rPr>
                <w:szCs w:val="20"/>
              </w:rPr>
              <w:t>28).</w:t>
            </w:r>
          </w:p>
        </w:tc>
      </w:tr>
      <w:tr w:rsidR="003E3A7F" w14:paraId="0CC6AE2A" w14:textId="77777777" w:rsidTr="0038322C">
        <w:tc>
          <w:tcPr>
            <w:tcW w:w="1560" w:type="dxa"/>
          </w:tcPr>
          <w:p w14:paraId="169ED236" w14:textId="77777777" w:rsidR="003E3A7F" w:rsidRPr="00383D4F" w:rsidRDefault="003E3A7F" w:rsidP="0038322C">
            <w:pPr>
              <w:jc w:val="center"/>
              <w:rPr>
                <w:b/>
                <w:bCs/>
                <w:szCs w:val="20"/>
              </w:rPr>
            </w:pPr>
          </w:p>
          <w:p w14:paraId="65F32653" w14:textId="77777777" w:rsidR="003E3A7F" w:rsidRPr="00383D4F" w:rsidRDefault="003E3A7F" w:rsidP="0038322C">
            <w:pPr>
              <w:jc w:val="center"/>
              <w:rPr>
                <w:b/>
                <w:bCs/>
                <w:szCs w:val="20"/>
              </w:rPr>
            </w:pPr>
          </w:p>
          <w:p w14:paraId="3C122DA5" w14:textId="77777777" w:rsidR="003E3A7F" w:rsidRDefault="003E3A7F" w:rsidP="0038322C">
            <w:pPr>
              <w:jc w:val="center"/>
              <w:rPr>
                <w:b/>
                <w:bCs/>
                <w:szCs w:val="20"/>
              </w:rPr>
            </w:pPr>
          </w:p>
          <w:p w14:paraId="206DF793" w14:textId="77777777" w:rsidR="003E3A7F" w:rsidRPr="00383D4F" w:rsidRDefault="003E3A7F" w:rsidP="0038322C">
            <w:pPr>
              <w:jc w:val="center"/>
              <w:rPr>
                <w:b/>
                <w:bCs/>
                <w:szCs w:val="20"/>
              </w:rPr>
            </w:pPr>
            <w:r w:rsidRPr="00383D4F">
              <w:rPr>
                <w:b/>
                <w:bCs/>
                <w:szCs w:val="20"/>
              </w:rPr>
              <w:t>Pluralism</w:t>
            </w:r>
          </w:p>
        </w:tc>
        <w:tc>
          <w:tcPr>
            <w:tcW w:w="8930" w:type="dxa"/>
          </w:tcPr>
          <w:p w14:paraId="35BF73B5" w14:textId="77777777" w:rsidR="003E3A7F" w:rsidRDefault="003E3A7F" w:rsidP="0038322C">
            <w:pPr>
              <w:rPr>
                <w:szCs w:val="20"/>
              </w:rPr>
            </w:pPr>
            <w:r w:rsidRPr="000612CC">
              <w:rPr>
                <w:szCs w:val="20"/>
              </w:rPr>
              <w:t xml:space="preserve">This principle refers to how simple universal solutions to complex problems seldom exist and that no single theoretical framework will enable a comprehensive understanding of the research findings that explore “wicked” and complicated problems. In practice, this meant that we included studies that used a plurality of methods and theoretical frameworks in their analysis, and we also kept the scope of the study wide enough to encompass research no matter what parts of the multidimensional CCUS process they focused on.  </w:t>
            </w:r>
          </w:p>
        </w:tc>
      </w:tr>
      <w:tr w:rsidR="003E3A7F" w14:paraId="08D621F3" w14:textId="77777777" w:rsidTr="0038322C">
        <w:tc>
          <w:tcPr>
            <w:tcW w:w="1560" w:type="dxa"/>
          </w:tcPr>
          <w:p w14:paraId="3D1438B5" w14:textId="77777777" w:rsidR="003E3A7F" w:rsidRPr="00383D4F" w:rsidRDefault="003E3A7F" w:rsidP="0038322C">
            <w:pPr>
              <w:jc w:val="center"/>
              <w:rPr>
                <w:b/>
                <w:bCs/>
                <w:szCs w:val="20"/>
              </w:rPr>
            </w:pPr>
          </w:p>
          <w:p w14:paraId="4BD03B1D" w14:textId="77777777" w:rsidR="003E3A7F" w:rsidRPr="00383D4F" w:rsidRDefault="003E3A7F" w:rsidP="0038322C">
            <w:pPr>
              <w:jc w:val="center"/>
              <w:rPr>
                <w:b/>
                <w:bCs/>
                <w:szCs w:val="20"/>
              </w:rPr>
            </w:pPr>
          </w:p>
          <w:p w14:paraId="0E78ACB1" w14:textId="77777777" w:rsidR="003E3A7F" w:rsidRPr="00383D4F" w:rsidRDefault="003E3A7F" w:rsidP="0038322C">
            <w:pPr>
              <w:jc w:val="center"/>
              <w:rPr>
                <w:b/>
                <w:bCs/>
                <w:szCs w:val="20"/>
              </w:rPr>
            </w:pPr>
          </w:p>
          <w:p w14:paraId="4685BE05" w14:textId="77777777" w:rsidR="003E3A7F" w:rsidRPr="00383D4F" w:rsidRDefault="003E3A7F" w:rsidP="0038322C">
            <w:pPr>
              <w:jc w:val="center"/>
              <w:rPr>
                <w:b/>
                <w:bCs/>
                <w:szCs w:val="20"/>
              </w:rPr>
            </w:pPr>
          </w:p>
          <w:p w14:paraId="13D796BE" w14:textId="77777777" w:rsidR="003E3A7F" w:rsidRPr="00383D4F" w:rsidRDefault="003E3A7F" w:rsidP="0038322C">
            <w:pPr>
              <w:jc w:val="center"/>
              <w:rPr>
                <w:b/>
                <w:bCs/>
                <w:szCs w:val="20"/>
              </w:rPr>
            </w:pPr>
          </w:p>
          <w:p w14:paraId="50BEB118" w14:textId="77777777" w:rsidR="003E3A7F" w:rsidRPr="00383D4F" w:rsidRDefault="003E3A7F" w:rsidP="0038322C">
            <w:pPr>
              <w:jc w:val="center"/>
              <w:rPr>
                <w:b/>
                <w:bCs/>
                <w:szCs w:val="20"/>
              </w:rPr>
            </w:pPr>
          </w:p>
          <w:p w14:paraId="3E9CB6CB" w14:textId="77777777" w:rsidR="003E3A7F" w:rsidRPr="00383D4F" w:rsidRDefault="003E3A7F" w:rsidP="0038322C">
            <w:pPr>
              <w:jc w:val="center"/>
              <w:rPr>
                <w:b/>
                <w:bCs/>
                <w:szCs w:val="20"/>
              </w:rPr>
            </w:pPr>
            <w:r w:rsidRPr="00383D4F">
              <w:rPr>
                <w:b/>
                <w:bCs/>
                <w:szCs w:val="20"/>
              </w:rPr>
              <w:t>Reflexivity</w:t>
            </w:r>
          </w:p>
        </w:tc>
        <w:tc>
          <w:tcPr>
            <w:tcW w:w="8930" w:type="dxa"/>
          </w:tcPr>
          <w:p w14:paraId="1D1D51C1" w14:textId="2994CCFD" w:rsidR="003E3A7F" w:rsidRDefault="003E3A7F" w:rsidP="0038322C">
            <w:pPr>
              <w:rPr>
                <w:szCs w:val="20"/>
              </w:rPr>
            </w:pPr>
            <w:r w:rsidRPr="000612CC">
              <w:rPr>
                <w:szCs w:val="20"/>
              </w:rPr>
              <w:t xml:space="preserve">Meta-narrative reviews </w:t>
            </w:r>
            <w:r>
              <w:rPr>
                <w:szCs w:val="20"/>
              </w:rPr>
              <w:t>are</w:t>
            </w:r>
            <w:r w:rsidRPr="000612CC">
              <w:rPr>
                <w:szCs w:val="20"/>
              </w:rPr>
              <w:t xml:space="preserve"> an iterative process that requires reflexivity throughout the process and a willingness to “continually reflect, individually and as a team, on the emerging findings” </w:t>
            </w:r>
            <w:r>
              <w:rPr>
                <w:szCs w:val="20"/>
              </w:rPr>
              <w:fldChar w:fldCharType="begin"/>
            </w:r>
            <w:r w:rsidR="002117AF">
              <w:rPr>
                <w:szCs w:val="20"/>
              </w:rPr>
              <w:instrText xml:space="preserve"> ADDIN ZOTERO_ITEM CSL_CITATION {"citationID":"S7O3Nfze","properties":{"formattedCitation":"[2]","plainCitation":"[2]","noteIndex":0},"citationItems":[{"id":3971,"uris":["http://zotero.org/groups/4294119/items/6J45SM74"],"itemData":{"id":3971,"type":"article-journal","abstract":"Background Meta-narrative review is one of an emerging menu of new approaches to qualitative and mixed-method systematic review. A meta-narrative review seeks to illuminate a heterogeneous topic area by highlighting the contrasting and complementary ways researchers have studied the same or a similar topic. No previous publication standards exist for the reporting of meta-narrative reviews. This publication standard was developed as part of the RAMESES (Realist And MEta-narrative Evidence Syntheses: Evolving Standards) project. The project's aim is to produce preliminary publication standards for meta-narrative reviews. Design A mixed method study synthesising data between 2011 to 2012 from a literature review, online Delphi panel and feedback from training, workshops and email list. Methods We: (a) collated and summarized existing literature on the principles of good practice in meta-narrative reviews; (b) considered the extent to which these principles had been followed by published reviews, thereby identifying how rigor may be lost and how existing methods could be improved; (c) used a three-round online Delphi method with an interdisciplinary panel of national and international experts in evidence synthesis, meta-narrative reviews, policy, and/or publishing to produce and iteratively refine a draft set of methodological steps, and publication standards; (d) provided real-time support to ongoing meta-narrative reviews and the open-access RAMESES online discussion list so as to capture problems and questions as they arose; and (e) synthesized expert input, evidence review, and real-time problem analysis into a definitive set of standards. Results We identified nine published meta-narrative reviews, provided real-time support to four ongoing reviews, and captured questions raised in the RAMESES discussion list. Through analysis and discussion within the project team, we summarized the published literature, and common questions and challenges into briefing materials for the Delphi panel, comprising 33 members. Within three rounds this panel had reached consensus on 20 key publication standards, with an overall response rate of 90%. Conclusions This project used multiple sources to draw together evidence and expertise in meta-narrative reviews. For each item we have included an explanation for why it is important and guidance on how it might be reported. Meta-narrative review is a relatively new method for evidence synthesis and as experience and methodological developments occur, we anticipate that these standards will evolve to reflect further theoretical and methodological developments. We hope that these standards will act as a resource that will contribute to improving the reporting of meta-narrative reviews.","container-title":"Journal of Advanced Nursing","DOI":"10.1111/jan.12092","ISSN":"1365-2648","issue":"5","language":"en","note":"40 citations (Crossref) [2021-09-21]\n_eprint: https://onlinelibrary.wiley.com/doi/pdf/10.1111/jan.12092","page":"987-1004","source":"Wiley Online Library","title":"RAMESES publication standards: meta-narrative reviews","title-short":"RAMESES publication standards","volume":"69","author":[{"family":"Wong","given":"Geoff"},{"family":"Greenhalgh","given":"Trish"},{"family":"Westhorp","given":"Gill"},{"family":"Buckingham","given":"Jeanette"},{"family":"Pawson","given":"Ray"}],"issued":{"date-parts":[["2013"]]}}}],"schema":"https://github.com/citation-style-language/schema/raw/master/csl-citation.json"} </w:instrText>
            </w:r>
            <w:r>
              <w:rPr>
                <w:szCs w:val="20"/>
              </w:rPr>
              <w:fldChar w:fldCharType="separate"/>
            </w:r>
            <w:r w:rsidR="002117AF" w:rsidRPr="002117AF">
              <w:t>[2]</w:t>
            </w:r>
            <w:r>
              <w:rPr>
                <w:szCs w:val="20"/>
              </w:rPr>
              <w:fldChar w:fldCharType="end"/>
            </w:r>
            <w:r>
              <w:rPr>
                <w:szCs w:val="20"/>
              </w:rPr>
              <w:t xml:space="preserve"> (p.</w:t>
            </w:r>
            <w:r w:rsidRPr="000612CC">
              <w:rPr>
                <w:szCs w:val="20"/>
              </w:rPr>
              <w:t xml:space="preserve">7). One of the consequences of this reflexivity was that we moved away from the principle of historicity that explores research traditions as they unfold over time </w:t>
            </w:r>
            <w:r>
              <w:rPr>
                <w:szCs w:val="20"/>
              </w:rPr>
              <w:fldChar w:fldCharType="begin"/>
            </w:r>
            <w:r w:rsidR="002117AF">
              <w:rPr>
                <w:szCs w:val="20"/>
              </w:rPr>
              <w:instrText xml:space="preserve"> ADDIN ZOTERO_ITEM CSL_CITATION {"citationID":"Rl1OT67b","properties":{"formattedCitation":"[2]","plainCitation":"[2]","noteIndex":0},"citationItems":[{"id":3971,"uris":["http://zotero.org/groups/4294119/items/6J45SM74"],"itemData":{"id":3971,"type":"article-journal","abstract":"Background Meta-narrative review is one of an emerging menu of new approaches to qualitative and mixed-method systematic review. A meta-narrative review seeks to illuminate a heterogeneous topic area by highlighting the contrasting and complementary ways researchers have studied the same or a similar topic. No previous publication standards exist for the reporting of meta-narrative reviews. This publication standard was developed as part of the RAMESES (Realist And MEta-narrative Evidence Syntheses: Evolving Standards) project. The project's aim is to produce preliminary publication standards for meta-narrative reviews. Design A mixed method study synthesising data between 2011 to 2012 from a literature review, online Delphi panel and feedback from training, workshops and email list. Methods We: (a) collated and summarized existing literature on the principles of good practice in meta-narrative reviews; (b) considered the extent to which these principles had been followed by published reviews, thereby identifying how rigor may be lost and how existing methods could be improved; (c) used a three-round online Delphi method with an interdisciplinary panel of national and international experts in evidence synthesis, meta-narrative reviews, policy, and/or publishing to produce and iteratively refine a draft set of methodological steps, and publication standards; (d) provided real-time support to ongoing meta-narrative reviews and the open-access RAMESES online discussion list so as to capture problems and questions as they arose; and (e) synthesized expert input, evidence review, and real-time problem analysis into a definitive set of standards. Results We identified nine published meta-narrative reviews, provided real-time support to four ongoing reviews, and captured questions raised in the RAMESES discussion list. Through analysis and discussion within the project team, we summarized the published literature, and common questions and challenges into briefing materials for the Delphi panel, comprising 33 members. Within three rounds this panel had reached consensus on 20 key publication standards, with an overall response rate of 90%. Conclusions This project used multiple sources to draw together evidence and expertise in meta-narrative reviews. For each item we have included an explanation for why it is important and guidance on how it might be reported. Meta-narrative review is a relatively new method for evidence synthesis and as experience and methodological developments occur, we anticipate that these standards will evolve to reflect further theoretical and methodological developments. We hope that these standards will act as a resource that will contribute to improving the reporting of meta-narrative reviews.","container-title":"Journal of Advanced Nursing","DOI":"10.1111/jan.12092","ISSN":"1365-2648","issue":"5","language":"en","note":"40 citations (Crossref) [2021-09-21]\n_eprint: https://onlinelibrary.wiley.com/doi/pdf/10.1111/jan.12092","page":"987-1004","source":"Wiley Online Library","title":"RAMESES publication standards: meta-narrative reviews","title-short":"RAMESES publication standards","volume":"69","author":[{"family":"Wong","given":"Geoff"},{"family":"Greenhalgh","given":"Trish"},{"family":"Westhorp","given":"Gill"},{"family":"Buckingham","given":"Jeanette"},{"family":"Pawson","given":"Ray"}],"issued":{"date-parts":[["2013"]]}}}],"schema":"https://github.com/citation-style-language/schema/raw/master/csl-citation.json"} </w:instrText>
            </w:r>
            <w:r>
              <w:rPr>
                <w:szCs w:val="20"/>
              </w:rPr>
              <w:fldChar w:fldCharType="separate"/>
            </w:r>
            <w:r w:rsidR="002117AF" w:rsidRPr="002117AF">
              <w:t>[2]</w:t>
            </w:r>
            <w:r>
              <w:rPr>
                <w:szCs w:val="20"/>
              </w:rPr>
              <w:fldChar w:fldCharType="end"/>
            </w:r>
            <w:r>
              <w:rPr>
                <w:szCs w:val="20"/>
              </w:rPr>
              <w:t xml:space="preserve"> (p.</w:t>
            </w:r>
            <w:r w:rsidRPr="000612CC">
              <w:rPr>
                <w:szCs w:val="20"/>
              </w:rPr>
              <w:t>7). As our analysis progressed, we found that the social aspects of CCUS are a relatively new research topic in the social sciences with site-specific literature only starting to be published in 2009</w:t>
            </w:r>
            <w:r>
              <w:rPr>
                <w:szCs w:val="20"/>
              </w:rPr>
              <w:t>. S</w:t>
            </w:r>
            <w:r w:rsidRPr="000612CC">
              <w:rPr>
                <w:szCs w:val="20"/>
              </w:rPr>
              <w:t xml:space="preserve">ee </w:t>
            </w:r>
            <w:r>
              <w:rPr>
                <w:szCs w:val="20"/>
              </w:rPr>
              <w:t>(S2) below</w:t>
            </w:r>
            <w:r w:rsidRPr="000612CC">
              <w:rPr>
                <w:szCs w:val="20"/>
              </w:rPr>
              <w:t xml:space="preserve"> and </w:t>
            </w:r>
            <w:r>
              <w:rPr>
                <w:szCs w:val="20"/>
              </w:rPr>
              <w:t>Fig 2 above.</w:t>
            </w:r>
            <w:r w:rsidRPr="000612CC">
              <w:rPr>
                <w:szCs w:val="20"/>
              </w:rPr>
              <w:t xml:space="preserve"> We, therefore, thought it would not add much to the sense-making of the body of evidence on the topic. This also resulted in a choice of taking areas of contestation as starting point to elicit sense-making which is a slight shift from other meta-narrative approaches that uses “‘storied’ accounts of the key research traditions” </w:t>
            </w:r>
            <w:r>
              <w:rPr>
                <w:szCs w:val="20"/>
              </w:rPr>
              <w:fldChar w:fldCharType="begin"/>
            </w:r>
            <w:r w:rsidR="002117AF">
              <w:rPr>
                <w:szCs w:val="20"/>
              </w:rPr>
              <w:instrText xml:space="preserve"> ADDIN ZOTERO_ITEM CSL_CITATION {"citationID":"rgt5Fm85","properties":{"formattedCitation":"[1]","plainCitation":"[1]","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schema":"https://github.com/citation-style-language/schema/raw/master/csl-citation.json"} </w:instrText>
            </w:r>
            <w:r>
              <w:rPr>
                <w:szCs w:val="20"/>
              </w:rPr>
              <w:fldChar w:fldCharType="separate"/>
            </w:r>
            <w:r w:rsidR="002117AF" w:rsidRPr="002117AF">
              <w:t>[1]</w:t>
            </w:r>
            <w:r>
              <w:rPr>
                <w:szCs w:val="20"/>
              </w:rPr>
              <w:fldChar w:fldCharType="end"/>
            </w:r>
            <w:r>
              <w:rPr>
                <w:szCs w:val="20"/>
              </w:rPr>
              <w:t xml:space="preserve"> (p.427)</w:t>
            </w:r>
            <w:r w:rsidRPr="000612CC">
              <w:rPr>
                <w:szCs w:val="20"/>
              </w:rPr>
              <w:t xml:space="preserve"> to make sense of the literature.  </w:t>
            </w:r>
          </w:p>
        </w:tc>
      </w:tr>
      <w:tr w:rsidR="003E3A7F" w14:paraId="5781DF03" w14:textId="77777777" w:rsidTr="0038322C">
        <w:tc>
          <w:tcPr>
            <w:tcW w:w="1560" w:type="dxa"/>
          </w:tcPr>
          <w:p w14:paraId="19E109AC" w14:textId="77777777" w:rsidR="003E3A7F" w:rsidRPr="00383D4F" w:rsidRDefault="003E3A7F" w:rsidP="0038322C">
            <w:pPr>
              <w:jc w:val="center"/>
              <w:rPr>
                <w:b/>
                <w:bCs/>
                <w:szCs w:val="20"/>
              </w:rPr>
            </w:pPr>
          </w:p>
          <w:p w14:paraId="693CCD45" w14:textId="77777777" w:rsidR="003E3A7F" w:rsidRPr="00383D4F" w:rsidRDefault="003E3A7F" w:rsidP="0038322C">
            <w:pPr>
              <w:jc w:val="center"/>
              <w:rPr>
                <w:b/>
                <w:bCs/>
                <w:szCs w:val="20"/>
              </w:rPr>
            </w:pPr>
          </w:p>
          <w:p w14:paraId="5C9BBC56" w14:textId="77777777" w:rsidR="003E3A7F" w:rsidRDefault="003E3A7F" w:rsidP="0038322C">
            <w:pPr>
              <w:jc w:val="center"/>
              <w:rPr>
                <w:b/>
                <w:bCs/>
                <w:szCs w:val="20"/>
              </w:rPr>
            </w:pPr>
          </w:p>
          <w:p w14:paraId="5D951B23" w14:textId="77777777" w:rsidR="003E3A7F" w:rsidRPr="00383D4F" w:rsidRDefault="003E3A7F" w:rsidP="0038322C">
            <w:pPr>
              <w:jc w:val="center"/>
              <w:rPr>
                <w:b/>
                <w:bCs/>
                <w:szCs w:val="20"/>
              </w:rPr>
            </w:pPr>
            <w:r w:rsidRPr="00383D4F">
              <w:rPr>
                <w:b/>
                <w:bCs/>
                <w:szCs w:val="20"/>
              </w:rPr>
              <w:t>Contestation</w:t>
            </w:r>
          </w:p>
        </w:tc>
        <w:tc>
          <w:tcPr>
            <w:tcW w:w="8930" w:type="dxa"/>
          </w:tcPr>
          <w:p w14:paraId="3C3EFD22" w14:textId="367DC90B" w:rsidR="003E3A7F" w:rsidRDefault="003E3A7F" w:rsidP="0038322C">
            <w:pPr>
              <w:rPr>
                <w:szCs w:val="20"/>
              </w:rPr>
            </w:pPr>
            <w:r w:rsidRPr="000612CC">
              <w:rPr>
                <w:szCs w:val="20"/>
              </w:rPr>
              <w:t xml:space="preserve">This principle ended up being the starting point for our sense-making of </w:t>
            </w:r>
            <w:r>
              <w:rPr>
                <w:szCs w:val="20"/>
              </w:rPr>
              <w:t xml:space="preserve">the </w:t>
            </w:r>
            <w:r w:rsidRPr="000612CC">
              <w:rPr>
                <w:szCs w:val="20"/>
              </w:rPr>
              <w:t xml:space="preserve">literature. As our review uncovered a range of findings and recommendations </w:t>
            </w:r>
            <w:r>
              <w:rPr>
                <w:szCs w:val="20"/>
              </w:rPr>
              <w:t>concerning</w:t>
            </w:r>
            <w:r w:rsidRPr="000612CC">
              <w:rPr>
                <w:szCs w:val="20"/>
              </w:rPr>
              <w:t xml:space="preserve"> community acceptance and CCUS projects that could seem contradictory we treated these “conflicting findings as higher-order data</w:t>
            </w:r>
            <w:r>
              <w:rPr>
                <w:szCs w:val="20"/>
              </w:rPr>
              <w:t xml:space="preserve"> </w:t>
            </w:r>
            <w:r>
              <w:rPr>
                <w:szCs w:val="20"/>
              </w:rPr>
              <w:fldChar w:fldCharType="begin"/>
            </w:r>
            <w:r w:rsidR="002117AF">
              <w:rPr>
                <w:szCs w:val="20"/>
              </w:rPr>
              <w:instrText xml:space="preserve"> ADDIN ZOTERO_ITEM CSL_CITATION {"citationID":"sjeSZ3IX","properties":{"formattedCitation":"[1]","plainCitation":"[1]","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schema":"https://github.com/citation-style-language/schema/raw/master/csl-citation.json"} </w:instrText>
            </w:r>
            <w:r>
              <w:rPr>
                <w:szCs w:val="20"/>
              </w:rPr>
              <w:fldChar w:fldCharType="separate"/>
            </w:r>
            <w:r w:rsidR="002117AF" w:rsidRPr="002117AF">
              <w:t>[1]</w:t>
            </w:r>
            <w:r>
              <w:rPr>
                <w:szCs w:val="20"/>
              </w:rPr>
              <w:fldChar w:fldCharType="end"/>
            </w:r>
            <w:r>
              <w:rPr>
                <w:szCs w:val="20"/>
              </w:rPr>
              <w:t xml:space="preserve"> (p.420) </w:t>
            </w:r>
            <w:r w:rsidRPr="000612CC">
              <w:rPr>
                <w:szCs w:val="20"/>
              </w:rPr>
              <w:t xml:space="preserve">that could be used to move from “simple description” to “higher-level interpretation” </w:t>
            </w:r>
            <w:r>
              <w:rPr>
                <w:szCs w:val="20"/>
              </w:rPr>
              <w:fldChar w:fldCharType="begin"/>
            </w:r>
            <w:r w:rsidR="002117AF">
              <w:rPr>
                <w:szCs w:val="20"/>
              </w:rPr>
              <w:instrText xml:space="preserve"> ADDIN ZOTERO_ITEM CSL_CITATION {"citationID":"hHF9OWId","properties":{"formattedCitation":"[1]","plainCitation":"[1]","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schema":"https://github.com/citation-style-language/schema/raw/master/csl-citation.json"} </w:instrText>
            </w:r>
            <w:r>
              <w:rPr>
                <w:szCs w:val="20"/>
              </w:rPr>
              <w:fldChar w:fldCharType="separate"/>
            </w:r>
            <w:r w:rsidR="002117AF" w:rsidRPr="002117AF">
              <w:t>[1]</w:t>
            </w:r>
            <w:r>
              <w:rPr>
                <w:szCs w:val="20"/>
              </w:rPr>
              <w:fldChar w:fldCharType="end"/>
            </w:r>
            <w:r w:rsidRPr="000612CC">
              <w:rPr>
                <w:szCs w:val="20"/>
              </w:rPr>
              <w:t xml:space="preserve"> </w:t>
            </w:r>
            <w:r>
              <w:rPr>
                <w:szCs w:val="20"/>
              </w:rPr>
              <w:t>(p.</w:t>
            </w:r>
            <w:r w:rsidRPr="000612CC">
              <w:rPr>
                <w:szCs w:val="20"/>
              </w:rPr>
              <w:t>428).  Consequently, we found that conflicting findings and understandings of acceptance, community, and risk &amp; benefits were central to how much of the research literature was shaped and we explored what we could learn from these differences.</w:t>
            </w:r>
          </w:p>
        </w:tc>
      </w:tr>
      <w:tr w:rsidR="003E3A7F" w14:paraId="7F4E2FFC" w14:textId="77777777" w:rsidTr="0038322C">
        <w:tc>
          <w:tcPr>
            <w:tcW w:w="1560" w:type="dxa"/>
          </w:tcPr>
          <w:p w14:paraId="2C5551E1" w14:textId="77777777" w:rsidR="003E3A7F" w:rsidRPr="00383D4F" w:rsidRDefault="003E3A7F" w:rsidP="0038322C">
            <w:pPr>
              <w:jc w:val="center"/>
              <w:rPr>
                <w:b/>
                <w:bCs/>
                <w:szCs w:val="20"/>
              </w:rPr>
            </w:pPr>
          </w:p>
          <w:p w14:paraId="6032EBC5" w14:textId="77777777" w:rsidR="003E3A7F" w:rsidRPr="00383D4F" w:rsidRDefault="003E3A7F" w:rsidP="0038322C">
            <w:pPr>
              <w:jc w:val="center"/>
              <w:rPr>
                <w:b/>
                <w:bCs/>
                <w:szCs w:val="20"/>
              </w:rPr>
            </w:pPr>
          </w:p>
          <w:p w14:paraId="1C8BC5E7" w14:textId="77777777" w:rsidR="003E3A7F" w:rsidRPr="00383D4F" w:rsidRDefault="003E3A7F" w:rsidP="0038322C">
            <w:pPr>
              <w:jc w:val="center"/>
              <w:rPr>
                <w:b/>
                <w:bCs/>
                <w:szCs w:val="20"/>
              </w:rPr>
            </w:pPr>
          </w:p>
          <w:p w14:paraId="3933E085" w14:textId="77777777" w:rsidR="003E3A7F" w:rsidRPr="00383D4F" w:rsidRDefault="003E3A7F" w:rsidP="0038322C">
            <w:pPr>
              <w:jc w:val="center"/>
              <w:rPr>
                <w:b/>
                <w:bCs/>
                <w:szCs w:val="20"/>
              </w:rPr>
            </w:pPr>
          </w:p>
          <w:p w14:paraId="16393199" w14:textId="77777777" w:rsidR="003E3A7F" w:rsidRPr="00383D4F" w:rsidRDefault="003E3A7F" w:rsidP="0038322C">
            <w:pPr>
              <w:jc w:val="center"/>
              <w:rPr>
                <w:b/>
                <w:bCs/>
                <w:szCs w:val="20"/>
              </w:rPr>
            </w:pPr>
          </w:p>
          <w:p w14:paraId="2B3087E9" w14:textId="77777777" w:rsidR="003E3A7F" w:rsidRPr="00383D4F" w:rsidRDefault="003E3A7F" w:rsidP="0038322C">
            <w:pPr>
              <w:jc w:val="center"/>
              <w:rPr>
                <w:b/>
                <w:bCs/>
                <w:szCs w:val="20"/>
              </w:rPr>
            </w:pPr>
          </w:p>
          <w:p w14:paraId="7FDABA80" w14:textId="77777777" w:rsidR="003E3A7F" w:rsidRPr="00383D4F" w:rsidRDefault="003E3A7F" w:rsidP="0038322C">
            <w:pPr>
              <w:jc w:val="center"/>
              <w:rPr>
                <w:b/>
                <w:bCs/>
                <w:szCs w:val="20"/>
              </w:rPr>
            </w:pPr>
          </w:p>
          <w:p w14:paraId="0531BDEF" w14:textId="77777777" w:rsidR="003E3A7F" w:rsidRPr="00383D4F" w:rsidRDefault="003E3A7F" w:rsidP="0038322C">
            <w:pPr>
              <w:jc w:val="center"/>
              <w:rPr>
                <w:b/>
                <w:bCs/>
                <w:szCs w:val="20"/>
              </w:rPr>
            </w:pPr>
            <w:r w:rsidRPr="00383D4F">
              <w:rPr>
                <w:b/>
                <w:bCs/>
                <w:szCs w:val="20"/>
              </w:rPr>
              <w:t>Historicity</w:t>
            </w:r>
          </w:p>
        </w:tc>
        <w:tc>
          <w:tcPr>
            <w:tcW w:w="8930" w:type="dxa"/>
          </w:tcPr>
          <w:p w14:paraId="60502FFF" w14:textId="5CBECBDD" w:rsidR="003E3A7F" w:rsidRDefault="003E3A7F" w:rsidP="0038322C">
            <w:pPr>
              <w:rPr>
                <w:szCs w:val="20"/>
              </w:rPr>
            </w:pPr>
            <w:r w:rsidRPr="000612CC">
              <w:rPr>
                <w:szCs w:val="20"/>
              </w:rPr>
              <w:t xml:space="preserve">In meta-narrative reviews, the research is situated in the historical context in which it emerges to illustrate how it has been formed by different research traditions. In our bibliometric analysis, it was clear that the literature on CCUS projects had only started to be published recently in 2009. Examining the literature we furthermore also found that the papers were less shaped by well-established research traditions than was perhaps seen in other meta-narrative reviews </w:t>
            </w:r>
            <w:r>
              <w:rPr>
                <w:szCs w:val="20"/>
              </w:rPr>
              <w:fldChar w:fldCharType="begin"/>
            </w:r>
            <w:r w:rsidR="002117AF">
              <w:rPr>
                <w:szCs w:val="20"/>
              </w:rPr>
              <w:instrText xml:space="preserve"> ADDIN ZOTERO_ITEM CSL_CITATION {"citationID":"d363PXH9","properties":{"formattedCitation":"[1, 3]","plainCitation":"[1, 3]","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label":"page"},{"id":3964,"uris":["http://zotero.org/groups/4294119/items/CKJCMTZY"],"itemData":{"id":3964,"type":"report","abstract":"Abstract\n          BackgroundUrban health is a field of research and practice that has attracted the interest of various disciplines. While it is encouraged for diverse disciplines to contribute to a multidisciplinary field of study such as urban health, this often results in tensions, conflicts or competition between the different traditions that stem from different epistemological backgrounds.This meta-narrative review aims to identify and describe the multiple paradigms and articulate the underlying epistemological, ontological, methodological and aetiological differences in their approaches. Articulating the paradigms not only contributes to the advancement of research, but also provides a framework for understanding the different policy beliefs and ideas policy actors hold and apply in the policy process.MethodsWe apply the meta-narrative method to systematic literature review which includes the following six iterative phases. The planning phase includes the finalisation of the review protocol and assembly of review team. The search phase includes a comprehensive literature search in key databases and a double-sided systematic snowballing method. Bibliometric analyses of this literature will be used to triangulate the mapping of the paradigms. The mapping phase includes identifying the dominant paradigms and landmark publications through agreement with the review team. In the appraisal phase, the literature will be assessed by their respective quality standards, followed by data extraction to identify the individual narratives in the conceptual, theoretical, methodological and instrumental dimensions of each paradigm. The synthesis phase will review the data to compare and contrast and identify the overarching meta-narratives. The recommendation phase will include dissemination of the findings from the review. DiscussionThe meta-narrative review will reveal the how the different paradigms conceptualise, frame and prioritise urban health issues, their preferred methodologies to study the phenomenon, and the nature of the solutions to improve human health. This review will assist researchers and practitioners in understanding and interpreting evidence produced by other traditions that study urban health. Through this, urban health researchers and practitioners will be able to seek coherence in understanding, explaining and exploring the urban health phenomenon.Systematic review registrationPROSPERO CRD42020192992","genre":"preprint","language":"en","note":"DOI: 10.21203/rs.3.rs-121888/v1","publisher":"In Review","source":"DOI.org (Crossref)","title":"Protocol for a Meta-narrative Review on Research Paradigms Addressing the Urban Built Environment and Human Health","URL":"https://www.researchsquare.com/article/rs-121888/v1","author":[{"family":"Kim","given":"Jinhee"},{"family":"Harris-Roxas","given":"Ben"},{"family":"Leeuw","given":"Evelyne","dropping-particle":"de"},{"family":"Lilley","given":"David"},{"family":"Crimeen","given":"Alana"},{"family":"Sainsbury","given":"Peter"}],"accessed":{"date-parts":[["2021",9,23]]},"issued":{"date-parts":[["2020",12,8]]}},"label":"page"}],"schema":"https://github.com/citation-style-language/schema/raw/master/csl-citation.json"} </w:instrText>
            </w:r>
            <w:r>
              <w:rPr>
                <w:szCs w:val="20"/>
              </w:rPr>
              <w:fldChar w:fldCharType="separate"/>
            </w:r>
            <w:r w:rsidR="002117AF" w:rsidRPr="002117AF">
              <w:t>[1, 3]</w:t>
            </w:r>
            <w:r>
              <w:rPr>
                <w:szCs w:val="20"/>
              </w:rPr>
              <w:fldChar w:fldCharType="end"/>
            </w:r>
            <w:r w:rsidRPr="000612CC">
              <w:rPr>
                <w:szCs w:val="20"/>
              </w:rPr>
              <w:t xml:space="preserve">. Given that the research into community acceptance and impact </w:t>
            </w:r>
            <w:r>
              <w:rPr>
                <w:szCs w:val="20"/>
              </w:rPr>
              <w:t>of</w:t>
            </w:r>
            <w:r w:rsidRPr="000612CC">
              <w:rPr>
                <w:szCs w:val="20"/>
              </w:rPr>
              <w:t xml:space="preserve"> CCUS projects are relatively new and given that these projects are often characterized by interdisciplinarity it is perhaps not surprising that research traditions are less entrenched than in other research topics. This does however not mean that the papers are not formed by particular research paradigms that influence what types of questions are </w:t>
            </w:r>
            <w:r w:rsidRPr="000612CC">
              <w:rPr>
                <w:szCs w:val="20"/>
              </w:rPr>
              <w:lastRenderedPageBreak/>
              <w:t>asked and what research designs and methods are used</w:t>
            </w:r>
            <w:r>
              <w:rPr>
                <w:szCs w:val="20"/>
              </w:rPr>
              <w:t xml:space="preserve"> </w:t>
            </w:r>
            <w:r>
              <w:rPr>
                <w:szCs w:val="20"/>
              </w:rPr>
              <w:fldChar w:fldCharType="begin"/>
            </w:r>
            <w:r w:rsidR="002117AF">
              <w:rPr>
                <w:szCs w:val="20"/>
              </w:rPr>
              <w:instrText xml:space="preserve"> ADDIN ZOTERO_ITEM CSL_CITATION {"citationID":"Mjzcpt5d","properties":{"formattedCitation":"[2]","plainCitation":"[2]","noteIndex":0},"citationItems":[{"id":3971,"uris":["http://zotero.org/groups/4294119/items/6J45SM74"],"itemData":{"id":3971,"type":"article-journal","abstract":"Background Meta-narrative review is one of an emerging menu of new approaches to qualitative and mixed-method systematic review. A meta-narrative review seeks to illuminate a heterogeneous topic area by highlighting the contrasting and complementary ways researchers have studied the same or a similar topic. No previous publication standards exist for the reporting of meta-narrative reviews. This publication standard was developed as part of the RAMESES (Realist And MEta-narrative Evidence Syntheses: Evolving Standards) project. The project's aim is to produce preliminary publication standards for meta-narrative reviews. Design A mixed method study synthesising data between 2011 to 2012 from a literature review, online Delphi panel and feedback from training, workshops and email list. Methods We: (a) collated and summarized existing literature on the principles of good practice in meta-narrative reviews; (b) considered the extent to which these principles had been followed by published reviews, thereby identifying how rigor may be lost and how existing methods could be improved; (c) used a three-round online Delphi method with an interdisciplinary panel of national and international experts in evidence synthesis, meta-narrative reviews, policy, and/or publishing to produce and iteratively refine a draft set of methodological steps, and publication standards; (d) provided real-time support to ongoing meta-narrative reviews and the open-access RAMESES online discussion list so as to capture problems and questions as they arose; and (e) synthesized expert input, evidence review, and real-time problem analysis into a definitive set of standards. Results We identified nine published meta-narrative reviews, provided real-time support to four ongoing reviews, and captured questions raised in the RAMESES discussion list. Through analysis and discussion within the project team, we summarized the published literature, and common questions and challenges into briefing materials for the Delphi panel, comprising 33 members. Within three rounds this panel had reached consensus on 20 key publication standards, with an overall response rate of 90%. Conclusions This project used multiple sources to draw together evidence and expertise in meta-narrative reviews. For each item we have included an explanation for why it is important and guidance on how it might be reported. Meta-narrative review is a relatively new method for evidence synthesis and as experience and methodological developments occur, we anticipate that these standards will evolve to reflect further theoretical and methodological developments. We hope that these standards will act as a resource that will contribute to improving the reporting of meta-narrative reviews.","container-title":"Journal of Advanced Nursing","DOI":"10.1111/jan.12092","ISSN":"1365-2648","issue":"5","language":"en","note":"40 citations (Crossref) [2021-09-21]\n_eprint: https://onlinelibrary.wiley.com/doi/pdf/10.1111/jan.12092","page":"987-1004","source":"Wiley Online Library","title":"RAMESES publication standards: meta-narrative reviews","title-short":"RAMESES publication standards","volume":"69","author":[{"family":"Wong","given":"Geoff"},{"family":"Greenhalgh","given":"Trish"},{"family":"Westhorp","given":"Gill"},{"family":"Buckingham","given":"Jeanette"},{"family":"Pawson","given":"Ray"}],"issued":{"date-parts":[["2013"]]}}}],"schema":"https://github.com/citation-style-language/schema/raw/master/csl-citation.json"} </w:instrText>
            </w:r>
            <w:r>
              <w:rPr>
                <w:szCs w:val="20"/>
              </w:rPr>
              <w:fldChar w:fldCharType="separate"/>
            </w:r>
            <w:r w:rsidR="002117AF" w:rsidRPr="002117AF">
              <w:t>[2]</w:t>
            </w:r>
            <w:r>
              <w:rPr>
                <w:szCs w:val="20"/>
              </w:rPr>
              <w:fldChar w:fldCharType="end"/>
            </w:r>
            <w:r>
              <w:rPr>
                <w:szCs w:val="20"/>
              </w:rPr>
              <w:t xml:space="preserve">. </w:t>
            </w:r>
            <w:r w:rsidRPr="000612CC">
              <w:rPr>
                <w:szCs w:val="20"/>
              </w:rPr>
              <w:t>However, it did mean that we choose to focus on the areas of contestation rather than trac</w:t>
            </w:r>
            <w:r>
              <w:rPr>
                <w:szCs w:val="20"/>
              </w:rPr>
              <w:t>ing</w:t>
            </w:r>
            <w:r w:rsidRPr="000612CC">
              <w:rPr>
                <w:szCs w:val="20"/>
              </w:rPr>
              <w:t xml:space="preserve"> out research traditions that are still only very vague in the field.</w:t>
            </w:r>
          </w:p>
        </w:tc>
      </w:tr>
      <w:tr w:rsidR="003E3A7F" w14:paraId="329AE7B8" w14:textId="77777777" w:rsidTr="0038322C">
        <w:trPr>
          <w:cantSplit/>
          <w:trHeight w:val="1134"/>
        </w:trPr>
        <w:tc>
          <w:tcPr>
            <w:tcW w:w="1560" w:type="dxa"/>
          </w:tcPr>
          <w:p w14:paraId="7593DB64" w14:textId="77777777" w:rsidR="003E3A7F" w:rsidRPr="00383D4F" w:rsidRDefault="003E3A7F" w:rsidP="0038322C">
            <w:pPr>
              <w:jc w:val="center"/>
              <w:rPr>
                <w:b/>
                <w:bCs/>
                <w:szCs w:val="20"/>
              </w:rPr>
            </w:pPr>
          </w:p>
          <w:p w14:paraId="44548D7B" w14:textId="77777777" w:rsidR="003E3A7F" w:rsidRPr="00383D4F" w:rsidRDefault="003E3A7F" w:rsidP="0038322C">
            <w:pPr>
              <w:jc w:val="center"/>
              <w:rPr>
                <w:b/>
                <w:bCs/>
                <w:szCs w:val="20"/>
              </w:rPr>
            </w:pPr>
          </w:p>
          <w:p w14:paraId="7AC46ECA" w14:textId="77777777" w:rsidR="003E3A7F" w:rsidRPr="00383D4F" w:rsidRDefault="003E3A7F" w:rsidP="0038322C">
            <w:pPr>
              <w:jc w:val="center"/>
              <w:rPr>
                <w:b/>
                <w:bCs/>
                <w:szCs w:val="20"/>
              </w:rPr>
            </w:pPr>
          </w:p>
          <w:p w14:paraId="5CDB23AE" w14:textId="77777777" w:rsidR="003E3A7F" w:rsidRPr="00383D4F" w:rsidRDefault="003E3A7F" w:rsidP="0038322C">
            <w:pPr>
              <w:jc w:val="center"/>
              <w:rPr>
                <w:b/>
                <w:bCs/>
                <w:szCs w:val="20"/>
              </w:rPr>
            </w:pPr>
          </w:p>
          <w:p w14:paraId="5DF4C46B" w14:textId="77777777" w:rsidR="003E3A7F" w:rsidRPr="00383D4F" w:rsidRDefault="003E3A7F" w:rsidP="0038322C">
            <w:pPr>
              <w:jc w:val="center"/>
              <w:rPr>
                <w:b/>
                <w:bCs/>
                <w:szCs w:val="20"/>
              </w:rPr>
            </w:pPr>
          </w:p>
          <w:p w14:paraId="12202087" w14:textId="77777777" w:rsidR="003E3A7F" w:rsidRPr="00383D4F" w:rsidRDefault="003E3A7F" w:rsidP="0038322C">
            <w:pPr>
              <w:jc w:val="center"/>
              <w:rPr>
                <w:b/>
                <w:bCs/>
                <w:szCs w:val="20"/>
              </w:rPr>
            </w:pPr>
          </w:p>
          <w:p w14:paraId="758CA4D8" w14:textId="77777777" w:rsidR="003E3A7F" w:rsidRPr="00383D4F" w:rsidRDefault="003E3A7F" w:rsidP="0038322C">
            <w:pPr>
              <w:jc w:val="center"/>
              <w:rPr>
                <w:b/>
                <w:bCs/>
                <w:szCs w:val="20"/>
              </w:rPr>
            </w:pPr>
            <w:r w:rsidRPr="00383D4F">
              <w:rPr>
                <w:b/>
                <w:bCs/>
                <w:szCs w:val="20"/>
              </w:rPr>
              <w:t>Peer-review</w:t>
            </w:r>
          </w:p>
        </w:tc>
        <w:tc>
          <w:tcPr>
            <w:tcW w:w="8930" w:type="dxa"/>
          </w:tcPr>
          <w:p w14:paraId="2F9CEF73" w14:textId="644611DA" w:rsidR="003E3A7F" w:rsidRPr="000612CC" w:rsidRDefault="003E3A7F" w:rsidP="0038322C">
            <w:pPr>
              <w:rPr>
                <w:szCs w:val="20"/>
              </w:rPr>
            </w:pPr>
            <w:r>
              <w:rPr>
                <w:szCs w:val="20"/>
              </w:rPr>
              <w:t>R</w:t>
            </w:r>
            <w:r w:rsidRPr="000612CC">
              <w:rPr>
                <w:szCs w:val="20"/>
              </w:rPr>
              <w:t>eceiving critical feedback and reflections on the research is important in all academic work, but for meta-narrative research, it is particularly important as it seeks to cover a range of different research traditions</w:t>
            </w:r>
            <w:r>
              <w:rPr>
                <w:szCs w:val="20"/>
              </w:rPr>
              <w:t xml:space="preserve"> </w:t>
            </w:r>
            <w:r>
              <w:rPr>
                <w:szCs w:val="20"/>
              </w:rPr>
              <w:fldChar w:fldCharType="begin"/>
            </w:r>
            <w:r w:rsidR="002117AF">
              <w:rPr>
                <w:szCs w:val="20"/>
              </w:rPr>
              <w:instrText xml:space="preserve"> ADDIN ZOTERO_ITEM CSL_CITATION {"citationID":"R1eDIdkG","properties":{"formattedCitation":"[1]","plainCitation":"[1]","noteIndex":0},"citationItems":[{"id":3967,"uris":["http://zotero.org/groups/4294119/items/NHYIEFNL"],"itemData":{"id":3967,"type":"article-journal","abstract":"Producing literature reviews of complex evidence for policymaking questions is a challenging methodological area. There are several established and emerging approaches to such reviews, but unanswered questions remain, especially around how to begin to make sense of large data sets drawn from heterogeneous sources. Drawing on Kuhn's notion of scientific paradigms, we developed a new method—meta-narrative review—for sorting and interpreting the 1024 sources identified in our exploratory searches. We took as our initial unit of analysis the unfolding ‘storyline’ of a research tradition over time. We mapped these storylines by using both electronic and manual tracking to trace the influence of seminal theoretical and empirical work on subsequent research within a tradition. We then drew variously on the different storylines to build up a rich picture of our field of study. We identified 13 key meta-narratives from literatures as disparate as rural sociology, clinical epidemiology, marketing and organisational studies. Researchers in different traditions had conceptualised, explained and investigated diffusion of innovations differently and had used different criteria for judging the quality of empirical work. Moreover, they told very different over-arching stories of the progress of their research. Within each tradition, accounts of research depicted human characters emplotted in a story of (in the early stages) pioneering endeavour and (later) systematic puzzle-solving, variously embellished with scientific dramas, surprises and ‘twists in the plot’. By first separating out, and then drawing together, these different meta-narratives, we produced a synthesis that embraced the many complexities and ambiguities of ‘diffusion of innovations’ in an organisational setting. We were able to make sense of seemingly contradictory data by systematically exposing and exploring tensions between research paradigms as set out in their over-arching storylines. In some traditions, scientific revolutions were identifiable in which breakaway researchers had abandoned the prevailing paradigm and introduced a new set of concepts, theories and empirical methods. We concluded that meta-narrative review adds value to the synthesis of heterogeneous bodies of literature, in which different groups of scientists have conceptualised and investigated the ‘same’ problem in different ways and produced seemingly contradictory findings. Its contribution to the mixed economy of methods for the systematic review of complex evidence should be explored further.","container-title":"Social Science &amp; Medicine","DOI":"10.1016/j.socscimed.2004.12.001","ISSN":"0277-9536","issue":"2","journalAbbreviation":"Social Science &amp; Medicine","language":"en","note":"417 citations (Crossref) [2021-09-21]","page":"417-430","source":"ScienceDirect","title":"Storylines of research in diffusion of innovation: a meta-narrative approach to systematic review","title-short":"Storylines of research in diffusion of innovation","volume":"61","author":[{"family":"Greenhalgh","given":"Trisha"},{"family":"Robert","given":"Glenn"},{"family":"Macfarlane","given":"Fraser"},{"family":"Bate","given":"Paul"},{"family":"Kyriakidou","given":"Olympia"},{"family":"Peacock","given":"Richard"}],"issued":{"date-parts":[["2005",7,1]]}}}],"schema":"https://github.com/citation-style-language/schema/raw/master/csl-citation.json"} </w:instrText>
            </w:r>
            <w:r>
              <w:rPr>
                <w:szCs w:val="20"/>
              </w:rPr>
              <w:fldChar w:fldCharType="separate"/>
            </w:r>
            <w:r w:rsidR="002117AF" w:rsidRPr="002117AF">
              <w:t>[1]</w:t>
            </w:r>
            <w:r>
              <w:rPr>
                <w:szCs w:val="20"/>
              </w:rPr>
              <w:fldChar w:fldCharType="end"/>
            </w:r>
            <w:r>
              <w:rPr>
                <w:szCs w:val="20"/>
              </w:rPr>
              <w:t xml:space="preserve">. Throughout the process, we sought out feedback from a team of interdisciplinary experts on CCUS who could supplement our disciplinary expertise. We shared initial drafts, presented our findings, and had a range of formal and informal conversations about our research with these scholars. </w:t>
            </w:r>
            <w:r w:rsidRPr="000612CC">
              <w:rPr>
                <w:szCs w:val="20"/>
              </w:rPr>
              <w:t xml:space="preserve">As our review indicated the idea of experts having a monopoly on knowledge relating to complex areas characterized by many unknowns is problematic, and we </w:t>
            </w:r>
            <w:r>
              <w:rPr>
                <w:szCs w:val="20"/>
              </w:rPr>
              <w:t xml:space="preserve">therefore also recognize that there are some limitations to this reliance on experts. However, we hope that this review can form the basis for starting an ongoing engagement with communities that might be affected by CCUS projects. </w:t>
            </w:r>
          </w:p>
        </w:tc>
      </w:tr>
    </w:tbl>
    <w:p w14:paraId="7BB8489E" w14:textId="77777777" w:rsidR="003E3A7F" w:rsidRDefault="003E3A7F" w:rsidP="003E3A7F"/>
    <w:p w14:paraId="45FE3956" w14:textId="77777777" w:rsidR="00017FA5" w:rsidRPr="00017FA5" w:rsidRDefault="00017FA5" w:rsidP="00017FA5">
      <w:pPr>
        <w:rPr>
          <w:b/>
          <w:bCs/>
          <w:sz w:val="36"/>
          <w:szCs w:val="36"/>
        </w:rPr>
      </w:pPr>
      <w:r w:rsidRPr="00017FA5">
        <w:rPr>
          <w:b/>
          <w:bCs/>
          <w:sz w:val="36"/>
          <w:szCs w:val="36"/>
        </w:rPr>
        <w:t>References</w:t>
      </w:r>
    </w:p>
    <w:p w14:paraId="4A9DCD05" w14:textId="77777777" w:rsidR="00334707" w:rsidRDefault="00334707"/>
    <w:p w14:paraId="48DB93E4" w14:textId="77777777" w:rsidR="002117AF" w:rsidRPr="002117AF" w:rsidRDefault="002E6B81" w:rsidP="002117AF">
      <w:pPr>
        <w:pStyle w:val="Bibliography"/>
      </w:pPr>
      <w:r>
        <w:fldChar w:fldCharType="begin"/>
      </w:r>
      <w:r w:rsidR="002117AF">
        <w:rPr>
          <w:lang w:val="da-DK"/>
        </w:rPr>
        <w:instrText xml:space="preserve"> ADDIN ZOTERO_BIBL {"uncited":[],"omitted":[],"custom":[]} CSL_BIBLIOGRAPHY </w:instrText>
      </w:r>
      <w:r>
        <w:fldChar w:fldCharType="separate"/>
      </w:r>
      <w:r w:rsidR="002117AF" w:rsidRPr="002117AF">
        <w:rPr>
          <w:lang w:val="da-DK"/>
        </w:rPr>
        <w:t xml:space="preserve">[1] </w:t>
      </w:r>
      <w:r w:rsidR="002117AF" w:rsidRPr="002117AF">
        <w:rPr>
          <w:lang w:val="da-DK"/>
        </w:rPr>
        <w:tab/>
        <w:t xml:space="preserve">Greenhalgh T, Robert G, Macfarlane F, et al. </w:t>
      </w:r>
      <w:r w:rsidR="002117AF" w:rsidRPr="002117AF">
        <w:t xml:space="preserve">Storylines of research in diffusion of innovation: a meta-narrative approach to systematic review. </w:t>
      </w:r>
      <w:r w:rsidR="002117AF" w:rsidRPr="002117AF">
        <w:rPr>
          <w:i/>
          <w:iCs/>
        </w:rPr>
        <w:t>Social Science &amp; Medicine</w:t>
      </w:r>
      <w:r w:rsidR="002117AF" w:rsidRPr="002117AF">
        <w:t xml:space="preserve"> 2005; 61: 417–430.</w:t>
      </w:r>
    </w:p>
    <w:p w14:paraId="2AC56C7E" w14:textId="77777777" w:rsidR="002117AF" w:rsidRPr="002117AF" w:rsidRDefault="002117AF" w:rsidP="002117AF">
      <w:pPr>
        <w:pStyle w:val="Bibliography"/>
      </w:pPr>
      <w:r w:rsidRPr="002117AF">
        <w:t xml:space="preserve">[2] </w:t>
      </w:r>
      <w:r w:rsidRPr="002117AF">
        <w:tab/>
        <w:t xml:space="preserve">Wong G, Greenhalgh T, Westhorp G, et al. RAMESES publication standards: meta-narrative reviews. </w:t>
      </w:r>
      <w:r w:rsidRPr="002117AF">
        <w:rPr>
          <w:i/>
          <w:iCs/>
        </w:rPr>
        <w:t>Journal of Advanced Nursing</w:t>
      </w:r>
      <w:r w:rsidRPr="002117AF">
        <w:t xml:space="preserve"> 2013; 69: 987–1004.</w:t>
      </w:r>
    </w:p>
    <w:p w14:paraId="72DFEF5E" w14:textId="77777777" w:rsidR="002117AF" w:rsidRPr="002117AF" w:rsidRDefault="002117AF" w:rsidP="002117AF">
      <w:pPr>
        <w:pStyle w:val="Bibliography"/>
      </w:pPr>
      <w:r w:rsidRPr="002117AF">
        <w:t xml:space="preserve">[3] </w:t>
      </w:r>
      <w:r w:rsidRPr="002117AF">
        <w:tab/>
        <w:t xml:space="preserve">Kim J, Harris-Roxas B, Leeuw E de, et al. </w:t>
      </w:r>
      <w:r w:rsidRPr="002117AF">
        <w:rPr>
          <w:i/>
          <w:iCs/>
        </w:rPr>
        <w:t>Protocol for a Meta-narrative Review on Research Paradigms Addressing the Urban Built Environment and Human Health</w:t>
      </w:r>
      <w:r w:rsidRPr="002117AF">
        <w:t>. Preprint, In Review. Epub ahead of print 8 December 2020. DOI: 10.21203/rs.3.rs-121888/v1.</w:t>
      </w:r>
    </w:p>
    <w:p w14:paraId="5DCA47F5" w14:textId="4E5E602B" w:rsidR="00F42238" w:rsidRDefault="002E6B81">
      <w:r>
        <w:fldChar w:fldCharType="end"/>
      </w:r>
    </w:p>
    <w:sectPr w:rsidR="00F422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wtzQ0NTI2szA0MTVS0lEKTi0uzszPAykwqgUAtWktACwAAAA="/>
  </w:docVars>
  <w:rsids>
    <w:rsidRoot w:val="003E3A7F"/>
    <w:rsid w:val="00017FA5"/>
    <w:rsid w:val="002117AF"/>
    <w:rsid w:val="002E6B81"/>
    <w:rsid w:val="00334707"/>
    <w:rsid w:val="003E3A7F"/>
    <w:rsid w:val="00AD3F3D"/>
    <w:rsid w:val="00DC72D7"/>
    <w:rsid w:val="00F4223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40734"/>
  <w15:chartTrackingRefBased/>
  <w15:docId w15:val="{F72AB45E-4372-4D52-9F10-5044A7555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A7F"/>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17F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3A7F"/>
    <w:pPr>
      <w:keepNext/>
      <w:keepLines/>
      <w:spacing w:before="40"/>
      <w:outlineLvl w:val="1"/>
    </w:pPr>
    <w:rPr>
      <w:rFonts w:eastAsiaTheme="majorEastAs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3A7F"/>
    <w:rPr>
      <w:rFonts w:ascii="Times New Roman" w:eastAsiaTheme="majorEastAsia" w:hAnsi="Times New Roman" w:cs="Times New Roman"/>
      <w:b/>
      <w:bCs/>
      <w:sz w:val="32"/>
      <w:szCs w:val="32"/>
      <w:lang w:eastAsia="en-GB"/>
    </w:rPr>
  </w:style>
  <w:style w:type="table" w:styleId="TableGrid">
    <w:name w:val="Table Grid"/>
    <w:basedOn w:val="TableNormal"/>
    <w:uiPriority w:val="39"/>
    <w:rsid w:val="003E3A7F"/>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7FA5"/>
    <w:rPr>
      <w:rFonts w:asciiTheme="majorHAnsi" w:eastAsiaTheme="majorEastAsia" w:hAnsiTheme="majorHAnsi" w:cstheme="majorBidi"/>
      <w:color w:val="2F5496" w:themeColor="accent1" w:themeShade="BF"/>
      <w:sz w:val="32"/>
      <w:szCs w:val="32"/>
      <w:lang w:eastAsia="en-GB"/>
    </w:rPr>
  </w:style>
  <w:style w:type="paragraph" w:styleId="Bibliography">
    <w:name w:val="Bibliography"/>
    <w:basedOn w:val="Normal"/>
    <w:next w:val="Normal"/>
    <w:uiPriority w:val="37"/>
    <w:unhideWhenUsed/>
    <w:rsid w:val="002E6B81"/>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2065e8e-ce6d-43c4-a378-6986ce7bcaac" xsi:nil="true"/>
    <lcf76f155ced4ddcb4097134ff3c332f xmlns="27a92ab6-054d-4ec7-8164-db739653297f">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5D6829D4FCEAB4F89BBF35BE96435D9" ma:contentTypeVersion="15" ma:contentTypeDescription="Create a new document." ma:contentTypeScope="" ma:versionID="94a68588543ae82d5a6317d1373dcc41">
  <xsd:schema xmlns:xsd="http://www.w3.org/2001/XMLSchema" xmlns:xs="http://www.w3.org/2001/XMLSchema" xmlns:p="http://schemas.microsoft.com/office/2006/metadata/properties" xmlns:ns2="27a92ab6-054d-4ec7-8164-db739653297f" xmlns:ns3="0ccc4dcf-aefd-4d54-bf79-33593923aa50" xmlns:ns4="92065e8e-ce6d-43c4-a378-6986ce7bcaac" targetNamespace="http://schemas.microsoft.com/office/2006/metadata/properties" ma:root="true" ma:fieldsID="f53440a025c19efe16db537caca62938" ns2:_="" ns3:_="" ns4:_="">
    <xsd:import namespace="27a92ab6-054d-4ec7-8164-db739653297f"/>
    <xsd:import namespace="0ccc4dcf-aefd-4d54-bf79-33593923aa50"/>
    <xsd:import namespace="92065e8e-ce6d-43c4-a378-6986ce7bcaa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a92ab6-054d-4ec7-8164-db73965329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9188312-0417-45d7-9d0d-29911a677ebf"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ccc4dcf-aefd-4d54-bf79-33593923aa5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2065e8e-ce6d-43c4-a378-6986ce7bcaa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c439ae3f-eb6c-4956-a76f-bcba16c8dbb6}" ma:internalName="TaxCatchAll" ma:showField="CatchAllData" ma:web="0ccc4dcf-aefd-4d54-bf79-33593923aa5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732FB1-0201-4848-A708-E17913A8D492}">
  <ds:schemaRefs>
    <ds:schemaRef ds:uri="http://schemas.microsoft.com/office/2006/metadata/properties"/>
    <ds:schemaRef ds:uri="http://schemas.microsoft.com/office/infopath/2007/PartnerControls"/>
    <ds:schemaRef ds:uri="92065e8e-ce6d-43c4-a378-6986ce7bcaac"/>
    <ds:schemaRef ds:uri="27a92ab6-054d-4ec7-8164-db739653297f"/>
  </ds:schemaRefs>
</ds:datastoreItem>
</file>

<file path=customXml/itemProps2.xml><?xml version="1.0" encoding="utf-8"?>
<ds:datastoreItem xmlns:ds="http://schemas.openxmlformats.org/officeDocument/2006/customXml" ds:itemID="{74B24668-DCF9-4090-8C98-9211D4F8C51B}">
  <ds:schemaRefs>
    <ds:schemaRef ds:uri="http://schemas.microsoft.com/sharepoint/v3/contenttype/forms"/>
  </ds:schemaRefs>
</ds:datastoreItem>
</file>

<file path=customXml/itemProps3.xml><?xml version="1.0" encoding="utf-8"?>
<ds:datastoreItem xmlns:ds="http://schemas.openxmlformats.org/officeDocument/2006/customXml" ds:itemID="{DABB3A23-3E96-4E0A-BADE-E4A9151645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a92ab6-054d-4ec7-8164-db739653297f"/>
    <ds:schemaRef ds:uri="0ccc4dcf-aefd-4d54-bf79-33593923aa50"/>
    <ds:schemaRef ds:uri="92065e8e-ce6d-43c4-a378-6986ce7bca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343</Words>
  <Characters>36158</Characters>
  <Application>Microsoft Office Word</Application>
  <DocSecurity>0</DocSecurity>
  <Lines>301</Lines>
  <Paragraphs>84</Paragraphs>
  <ScaleCrop>false</ScaleCrop>
  <Company/>
  <LinksUpToDate>false</LinksUpToDate>
  <CharactersWithSpaces>4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Nielsen (abs)</dc:creator>
  <cp:keywords/>
  <dc:description/>
  <cp:lastModifiedBy>Jacob Nielsen (abs)</cp:lastModifiedBy>
  <cp:revision>7</cp:revision>
  <dcterms:created xsi:type="dcterms:W3CDTF">2022-07-23T19:45:00Z</dcterms:created>
  <dcterms:modified xsi:type="dcterms:W3CDTF">2022-07-2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CtyTtyr"/&gt;&lt;style id="http://www.zotero.org/styles/sage-vancouver-brackets" hasBibliography="1" bibliographyStyleHasBeenSet="1"/&gt;&lt;prefs&gt;&lt;pref name="fieldType" value="Field"/&gt;&lt;/prefs&gt;&lt;/data&gt;</vt:lpwstr>
  </property>
  <property fmtid="{D5CDD505-2E9C-101B-9397-08002B2CF9AE}" pid="3" name="ContentTypeId">
    <vt:lpwstr>0x01010075D6829D4FCEAB4F89BBF35BE96435D9</vt:lpwstr>
  </property>
</Properties>
</file>